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7B2B80" w14:textId="123CC222" w:rsidR="001D18EF" w:rsidRDefault="001D18EF" w:rsidP="001D18EF">
      <w:pPr>
        <w:pStyle w:val="Title"/>
        <w:jc w:val="center"/>
      </w:pPr>
      <w:r>
        <w:t>ATOC-5570 Semester Project</w:t>
      </w:r>
    </w:p>
    <w:p w14:paraId="3FF043CE" w14:textId="4EE24465" w:rsidR="001D18EF" w:rsidRDefault="001D18EF" w:rsidP="001D18EF">
      <w:pPr>
        <w:pStyle w:val="Subtitle"/>
        <w:jc w:val="center"/>
        <w:rPr>
          <w:vertAlign w:val="superscript"/>
        </w:rPr>
      </w:pPr>
      <w:r>
        <w:t>Literature Review: Due Feb 15</w:t>
      </w:r>
      <w:r w:rsidRPr="001D18EF">
        <w:rPr>
          <w:vertAlign w:val="superscript"/>
        </w:rPr>
        <w:t>th</w:t>
      </w:r>
    </w:p>
    <w:p w14:paraId="5966BEC4" w14:textId="243A2B44" w:rsidR="001D18EF" w:rsidRPr="001D18EF" w:rsidRDefault="001D18EF" w:rsidP="001D18EF">
      <w:pPr>
        <w:pStyle w:val="Subtitle"/>
        <w:jc w:val="center"/>
      </w:pPr>
      <w:r>
        <w:t>Nick Riccobono, MSME CU Boulder</w:t>
      </w:r>
    </w:p>
    <w:p w14:paraId="5D58CF5E" w14:textId="12025379" w:rsidR="001D18EF" w:rsidRDefault="001D18EF" w:rsidP="00F6540F">
      <w:pPr>
        <w:pStyle w:val="Heading1"/>
      </w:pPr>
      <w:r>
        <w:t xml:space="preserve">Topic: </w:t>
      </w:r>
      <w:r w:rsidR="00CF4F56">
        <w:t xml:space="preserve">Offshore Wind Energy </w:t>
      </w:r>
      <w:r>
        <w:t xml:space="preserve">in </w:t>
      </w:r>
      <w:r w:rsidR="00CF4F56">
        <w:t>California</w:t>
      </w:r>
    </w:p>
    <w:p w14:paraId="7E48FE14" w14:textId="77777777" w:rsidR="00F6540F" w:rsidRPr="00F6540F" w:rsidRDefault="00F6540F" w:rsidP="00F6540F"/>
    <w:p w14:paraId="59C09D3D" w14:textId="175E3F41" w:rsidR="00BC726E" w:rsidRDefault="001B1F4A" w:rsidP="00BC726E">
      <w:pPr>
        <w:pStyle w:val="ListParagraph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MWXTtec3","properties":{"formattedCitation":"(Krishnamurthy et al., 2021)","plainCitation":"(Krishnamurthy et al., 2021)","noteIndex":0},"citationItems":[{"id":274,"uris":["http://zotero.org/users/local/cTZWKyMh/items/CSXX5VTR"],"uri":["http://zotero.org/users/local/cTZWKyMh/items/CSXX5VTR"],"itemData":{"id":274,"type":"article","title":"Potential of Offshore Wind Energy off the Coast of California","author":[{"family":"Krishnamurthy","given":"Raghavendra"},{"family":"Garcia-Medina","given":"Gabriel"},{"family":"Gaudet","given":"Brian"},{"family":"Mahon","given":"Alicia"},{"family":"Newsom","given":"Rob"},{"family":"Shaw","given":"Will"},{"family":"Sheridan","given":"Lindsay"}],"issued":{"date-parts":[["2021"]]}}}],"schema":"https://github.com/citation-style-language/schema/raw/master/csl-citation.json"} </w:instrText>
      </w:r>
      <w:r>
        <w:fldChar w:fldCharType="separate"/>
      </w:r>
      <w:r w:rsidRPr="001B1F4A">
        <w:rPr>
          <w:rFonts w:cs="Times New Roman"/>
        </w:rPr>
        <w:t>(Krishnamurthy et al., 2021)</w:t>
      </w:r>
      <w:r>
        <w:fldChar w:fldCharType="end"/>
      </w:r>
      <w:r>
        <w:t xml:space="preserve">: </w:t>
      </w:r>
      <w:r w:rsidR="007609F1">
        <w:t xml:space="preserve">This report aimed to highlight two </w:t>
      </w:r>
      <w:r>
        <w:t xml:space="preserve">potential offshore sites for wind farms off the coast of California. The source of data came from two lidar-equipped buoys: one near Morro Bay </w:t>
      </w:r>
      <w:r w:rsidR="007609F1">
        <w:t xml:space="preserve">(50km off the coast; ocean depth 1100m) </w:t>
      </w:r>
      <w:r>
        <w:t>and another near Humboldt County</w:t>
      </w:r>
      <w:r w:rsidR="007609F1">
        <w:t xml:space="preserve"> (40km off the coast; ocean depth 625m)</w:t>
      </w:r>
      <w:r>
        <w:t xml:space="preserve">. </w:t>
      </w:r>
      <w:r w:rsidR="007609F1">
        <w:t>T</w:t>
      </w:r>
      <w:r>
        <w:t>his study has been the first and only to perform a wind resource assessment at hub height. The data collection period in Morro Bay determined that winds exceeded 3 m/s 85% of the time, and 12 m/s 25% of the time. Combining this distribution with the shore location of grid operations, makes the Morro Bay site an ideal location for providing CA with a reliable electricity. The collection period for Humboldt County only included the winter months (due to technical challenges). Wind speeds experienced at the Humboldt site w</w:t>
      </w:r>
      <w:r w:rsidR="007609F1">
        <w:t>ere</w:t>
      </w:r>
      <w:r>
        <w:t xml:space="preserve"> </w:t>
      </w:r>
      <w:r w:rsidR="007609F1">
        <w:t xml:space="preserve">above </w:t>
      </w:r>
      <w:r>
        <w:t xml:space="preserve">3 m/s 82% of the time </w:t>
      </w:r>
      <w:r w:rsidR="007609F1">
        <w:t xml:space="preserve">and above 12 m/s 27% of the time. More research is planned to relate sea state conditions and effects to the Marine Boundary Layer. </w:t>
      </w:r>
    </w:p>
    <w:p w14:paraId="1C74FC89" w14:textId="15AD627A" w:rsidR="007B1751" w:rsidRDefault="007B1751" w:rsidP="001D18EF">
      <w:pPr>
        <w:pStyle w:val="ListParagraph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jGv8mK5L","properties":{"formattedCitation":"(Optis et al., 2020)","plainCitation":"(Optis et al., 2020)","noteIndex":0},"citationItems":[{"id":279,"uris":["http://zotero.org/users/local/cTZWKyMh/items/XRIV5758"],"uri":["http://zotero.org/users/local/cTZWKyMh/items/XRIV5758"],"itemData":{"id":279,"type":"report","language":"en","note":"DOI: 10.2172/1677466","number":"NREL/TP-5000-77642, 1677466, MainId:29568","page":"NREL/TP-5000-77642, 1677466, MainId:29568","source":"DOI.org (Crossref)","title":"Offshore Wind Resource Assessment for the California Pacific Outer Continental Shelf (2020)","URL":"https://www.osti.gov/servlets/purl/1677466/","author":[{"family":"Optis","given":"Michael"},{"family":"Rybchuk","given":"Oleksa"},{"family":"Bodini","given":"Nicola"},{"family":"Rossol","given":"Michael"},{"family":"Musial","given":"Walter"}],"accessed":{"date-parts":[["2022",2,15]]},"issued":{"date-parts":[["2020",10,1]]}}}],"schema":"https://github.com/citation-style-language/schema/raw/master/csl-citation.json"} </w:instrText>
      </w:r>
      <w:r>
        <w:fldChar w:fldCharType="separate"/>
      </w:r>
      <w:r w:rsidRPr="007B1751">
        <w:rPr>
          <w:rFonts w:cs="Times New Roman"/>
        </w:rPr>
        <w:t>(</w:t>
      </w:r>
      <w:proofErr w:type="spellStart"/>
      <w:r w:rsidRPr="007B1751">
        <w:rPr>
          <w:rFonts w:cs="Times New Roman"/>
        </w:rPr>
        <w:t>Optis</w:t>
      </w:r>
      <w:proofErr w:type="spellEnd"/>
      <w:r w:rsidRPr="007B1751">
        <w:rPr>
          <w:rFonts w:cs="Times New Roman"/>
        </w:rPr>
        <w:t xml:space="preserve"> et al., 2020)</w:t>
      </w:r>
      <w:r>
        <w:fldChar w:fldCharType="end"/>
      </w:r>
      <w:r>
        <w:t xml:space="preserve">: This 2020 report wished to provide a wind resource assessment specifically for California that modelled 20 years </w:t>
      </w:r>
      <w:r w:rsidR="003675A0">
        <w:t xml:space="preserve">(CA20) </w:t>
      </w:r>
      <w:r>
        <w:t xml:space="preserve">of data through </w:t>
      </w:r>
      <w:r w:rsidR="003675A0">
        <w:t xml:space="preserve">the Weather Research &amp; Forecasting (WRF) </w:t>
      </w:r>
      <w:r>
        <w:t>numerical weather prediction (NWP). This new dataset claims that there is a potentially of 200GW of offshore wind energy</w:t>
      </w:r>
      <w:r w:rsidR="003675A0">
        <w:t xml:space="preserve">, which is over 30% higher than a 2016 NREL report. Much time is spent explaining </w:t>
      </w:r>
      <w:r>
        <w:t>the</w:t>
      </w:r>
      <w:r w:rsidR="003675A0">
        <w:t xml:space="preserve"> differences; among many are updated software models, excluding environment conflicts, and increased depth limit for floating turbines. The CA20 </w:t>
      </w:r>
      <w:r w:rsidR="0094541A">
        <w:t>found higher mean wind speeds than a</w:t>
      </w:r>
      <w:r w:rsidR="003675A0">
        <w:t xml:space="preserve"> previous 7-year simulation dataset</w:t>
      </w:r>
      <w:r w:rsidR="0094541A">
        <w:t xml:space="preserve"> published in 2013. Moreover, CA20 reported increased windspeeds of 9.7% in Humboldt, 17.4% in Morro Bay, and 19.7% in Diablo Canyon, all promising call areas for floating wind farms. </w:t>
      </w:r>
    </w:p>
    <w:p w14:paraId="37A7AF33" w14:textId="54FBCC97" w:rsidR="00BC726E" w:rsidRDefault="00BC726E" w:rsidP="001D18EF">
      <w:pPr>
        <w:pStyle w:val="ListParagraph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Pdh18JcZ","properties":{"formattedCitation":"(Sheridan et al., 2021)","plainCitation":"(Sheridan et al., 2021)","noteIndex":0},"citationItems":[{"id":281,"uris":["http://zotero.org/users/local/cTZWKyMh/items/CBYPZZ2D"],"uri":["http://zotero.org/users/local/cTZWKyMh/items/CBYPZZ2D"],"itemData":{"id":281,"type":"report","abstract":"As the offshore wind industry continues to gain momentum both in the United States and globally, reanalysis products remain essential tools for the life cycle of a wind farm. From project siting and production estimates to determining construction and maintenance windows, reanalysis products play an important role. These regional and global long-term models also serve as inputs to higher-resolution models. With such wide-ranging impacts on the offshore wind industry, the need for validation of reanalysis products is strong, particularly at typical turbine hub heights.","language":"en","note":"DOI: 10.2172/1779495","number":"PNNL--30840, 1779495","page":"PNNL--30840, 1779495","source":"DOI.org (Crossref)","title":"Assessment of Model Hub Height Wind Speed Performance Using DOE Lidar Buoy Data","URL":"https://www.osti.gov/servlets/purl/1779495/","author":[{"family":"Sheridan","given":"Lindsay"},{"family":"Krishnamurthy","given":"Raghavendra"},{"family":"Gaudet","given":"Brian"}],"accessed":{"date-parts":[["2022",2,15]]},"issued":{"date-parts":[["2021",4,1]]}}}],"schema":"https://github.com/citation-style-language/schema/raw/master/csl-citation.json"} </w:instrText>
      </w:r>
      <w:r>
        <w:fldChar w:fldCharType="separate"/>
      </w:r>
      <w:r w:rsidRPr="00BC726E">
        <w:rPr>
          <w:rFonts w:cs="Times New Roman"/>
        </w:rPr>
        <w:t>(Sheridan et al., 2021)</w:t>
      </w:r>
      <w:r>
        <w:fldChar w:fldCharType="end"/>
      </w:r>
      <w:r>
        <w:t xml:space="preserve">: This report set out to assess </w:t>
      </w:r>
      <w:r w:rsidR="00AA693C">
        <w:t xml:space="preserve">large deviations in hub-height (90m) wind speed between observed </w:t>
      </w:r>
      <w:r>
        <w:t xml:space="preserve">offshore data </w:t>
      </w:r>
      <w:r w:rsidR="00AA693C">
        <w:t xml:space="preserve">and modelled data from </w:t>
      </w:r>
      <w:r>
        <w:t>reanalysis tools. One lidar-equipped buoys located off the coast of New Jersey collected data from Nov 2015 – Feb 2017, and a second, located off the coast of Virginia collected data from Dec 2014 – May 2016.</w:t>
      </w:r>
      <w:r w:rsidR="00AA693C">
        <w:t xml:space="preserve"> </w:t>
      </w:r>
      <w:r w:rsidR="00CB4C91">
        <w:t xml:space="preserve">Further, the report went to evaluate under what </w:t>
      </w:r>
      <w:r w:rsidR="00F6540F">
        <w:t>sea and atmospheric condition the reanalysis tools best fit the observed data. One note is that n</w:t>
      </w:r>
      <w:r w:rsidR="00AA693C">
        <w:t>early all reanalysis products simulated mean wind speeds slower</w:t>
      </w:r>
      <w:r w:rsidR="00CB4C91">
        <w:t xml:space="preserve"> (&lt; 1 m/s)</w:t>
      </w:r>
      <w:r w:rsidR="00AA693C">
        <w:t xml:space="preserve"> than what was observed by both lidar buoys. </w:t>
      </w:r>
      <w:r w:rsidR="00F6540F">
        <w:t xml:space="preserve">Interestingly, biases were found </w:t>
      </w:r>
      <w:r w:rsidR="00300433">
        <w:t>during upwelling and downwelling events for the buoy in New Jersey, but not in Virginia</w:t>
      </w:r>
      <w:r w:rsidR="00CB4C91">
        <w:t xml:space="preserve">, which has to do with the ocean depth. Since upwelling and downwelling are responsible for sea surface temperature variations near coasts, this implies that </w:t>
      </w:r>
      <w:r w:rsidR="00F6540F">
        <w:t xml:space="preserve">reanalysis tools’ </w:t>
      </w:r>
      <w:r w:rsidR="00CB4C91">
        <w:t>grid-resolution</w:t>
      </w:r>
      <w:r w:rsidR="00F6540F">
        <w:t xml:space="preserve"> is paramount to</w:t>
      </w:r>
      <w:r w:rsidR="00CB4C91">
        <w:t xml:space="preserve"> accurately capturing how the temperature gradients impact </w:t>
      </w:r>
      <w:r w:rsidR="00F6540F">
        <w:t xml:space="preserve">offshore </w:t>
      </w:r>
      <w:r w:rsidR="00CB4C91">
        <w:t xml:space="preserve">wind resources.   </w:t>
      </w:r>
    </w:p>
    <w:p w14:paraId="3D15C85E" w14:textId="0CD9E4FD" w:rsidR="001D18EF" w:rsidRDefault="001D18EF" w:rsidP="001D18EF">
      <w:pPr>
        <w:pStyle w:val="ListParagraph"/>
        <w:numPr>
          <w:ilvl w:val="0"/>
          <w:numId w:val="2"/>
        </w:numPr>
      </w:pPr>
      <w:proofErr w:type="spellStart"/>
      <w:r>
        <w:t>Adsfas</w:t>
      </w:r>
      <w:proofErr w:type="spellEnd"/>
    </w:p>
    <w:p w14:paraId="12DAAECF" w14:textId="33651EBC" w:rsidR="001D18EF" w:rsidRDefault="001D18EF" w:rsidP="001D18EF">
      <w:pPr>
        <w:pStyle w:val="ListParagraph"/>
        <w:numPr>
          <w:ilvl w:val="0"/>
          <w:numId w:val="2"/>
        </w:numPr>
      </w:pPr>
      <w:proofErr w:type="spellStart"/>
      <w:r>
        <w:t>Asdfas</w:t>
      </w:r>
      <w:proofErr w:type="spellEnd"/>
    </w:p>
    <w:p w14:paraId="726C30C0" w14:textId="5EDCC63A" w:rsidR="001D18EF" w:rsidRDefault="001D18EF" w:rsidP="001D18EF">
      <w:pPr>
        <w:pStyle w:val="ListParagraph"/>
        <w:numPr>
          <w:ilvl w:val="0"/>
          <w:numId w:val="2"/>
        </w:numPr>
      </w:pPr>
      <w:proofErr w:type="spellStart"/>
      <w:r>
        <w:t>Asdfas</w:t>
      </w:r>
      <w:proofErr w:type="spellEnd"/>
    </w:p>
    <w:p w14:paraId="56AD9070" w14:textId="74E35F3C" w:rsidR="00F6540F" w:rsidRDefault="00F6540F" w:rsidP="001D18EF">
      <w:pPr>
        <w:pStyle w:val="ListParagraph"/>
        <w:numPr>
          <w:ilvl w:val="0"/>
          <w:numId w:val="2"/>
        </w:numPr>
      </w:pPr>
      <w:proofErr w:type="spellStart"/>
      <w:r>
        <w:t>Asdfads</w:t>
      </w:r>
      <w:proofErr w:type="spellEnd"/>
    </w:p>
    <w:p w14:paraId="4EC50989" w14:textId="19719AB8" w:rsidR="00F6540F" w:rsidRDefault="00F6540F" w:rsidP="001D18EF">
      <w:pPr>
        <w:pStyle w:val="ListParagraph"/>
        <w:numPr>
          <w:ilvl w:val="0"/>
          <w:numId w:val="2"/>
        </w:numPr>
      </w:pPr>
      <w:proofErr w:type="spellStart"/>
      <w:r>
        <w:t>Asdfasd</w:t>
      </w:r>
      <w:proofErr w:type="spellEnd"/>
    </w:p>
    <w:p w14:paraId="48532EE9" w14:textId="64A30CAD" w:rsidR="00F6540F" w:rsidRDefault="00F6540F" w:rsidP="001D18EF">
      <w:pPr>
        <w:pStyle w:val="ListParagraph"/>
        <w:numPr>
          <w:ilvl w:val="0"/>
          <w:numId w:val="2"/>
        </w:numPr>
      </w:pPr>
      <w:proofErr w:type="spellStart"/>
      <w:r>
        <w:t>Asdfasd</w:t>
      </w:r>
      <w:proofErr w:type="spellEnd"/>
    </w:p>
    <w:p w14:paraId="5B5ECC9F" w14:textId="365CDF70" w:rsidR="00F6540F" w:rsidRPr="00F6540F" w:rsidRDefault="00F6540F" w:rsidP="00F6540F">
      <w:pPr>
        <w:pStyle w:val="ListParagraph"/>
        <w:numPr>
          <w:ilvl w:val="0"/>
          <w:numId w:val="2"/>
        </w:numPr>
      </w:pPr>
      <w:proofErr w:type="spellStart"/>
      <w:r>
        <w:t>Asdfas</w:t>
      </w:r>
      <w:proofErr w:type="spellEnd"/>
      <w:r>
        <w:br w:type="page"/>
      </w:r>
    </w:p>
    <w:p w14:paraId="4EBE33BA" w14:textId="51483D26" w:rsidR="001D18EF" w:rsidRDefault="001D18EF" w:rsidP="001D18EF">
      <w:pPr>
        <w:pStyle w:val="Heading1"/>
      </w:pPr>
      <w:r>
        <w:lastRenderedPageBreak/>
        <w:t>References:</w:t>
      </w:r>
    </w:p>
    <w:p w14:paraId="5300D5DE" w14:textId="479392C5" w:rsidR="001B1F4A" w:rsidRDefault="001B1F4A" w:rsidP="001B1F4A"/>
    <w:p w14:paraId="4E24D40D" w14:textId="77777777" w:rsidR="00BC726E" w:rsidRPr="00BC726E" w:rsidRDefault="001B1F4A" w:rsidP="00BC726E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C726E" w:rsidRPr="00BC726E">
        <w:rPr>
          <w:rFonts w:cs="Times New Roman"/>
        </w:rPr>
        <w:t>Krishnamurthy, R., Garcia-Medina, G., Gaudet, B., Mahon, A., Newsom, R., Shaw, W., &amp; Sheridan, L. (2021). Potential of Offshore Wind Energy off the Coast of California.</w:t>
      </w:r>
    </w:p>
    <w:p w14:paraId="75E7DE45" w14:textId="77777777" w:rsidR="00BC726E" w:rsidRPr="00BC726E" w:rsidRDefault="00BC726E" w:rsidP="00BC726E">
      <w:pPr>
        <w:pStyle w:val="Bibliography"/>
        <w:rPr>
          <w:rFonts w:cs="Times New Roman"/>
        </w:rPr>
      </w:pPr>
      <w:proofErr w:type="spellStart"/>
      <w:r w:rsidRPr="00BC726E">
        <w:rPr>
          <w:rFonts w:cs="Times New Roman"/>
        </w:rPr>
        <w:t>Optis</w:t>
      </w:r>
      <w:proofErr w:type="spellEnd"/>
      <w:r w:rsidRPr="00BC726E">
        <w:rPr>
          <w:rFonts w:cs="Times New Roman"/>
        </w:rPr>
        <w:t xml:space="preserve">, M., </w:t>
      </w:r>
      <w:proofErr w:type="spellStart"/>
      <w:r w:rsidRPr="00BC726E">
        <w:rPr>
          <w:rFonts w:cs="Times New Roman"/>
        </w:rPr>
        <w:t>Rybchuk</w:t>
      </w:r>
      <w:proofErr w:type="spellEnd"/>
      <w:r w:rsidRPr="00BC726E">
        <w:rPr>
          <w:rFonts w:cs="Times New Roman"/>
        </w:rPr>
        <w:t xml:space="preserve">, O., </w:t>
      </w:r>
      <w:proofErr w:type="spellStart"/>
      <w:r w:rsidRPr="00BC726E">
        <w:rPr>
          <w:rFonts w:cs="Times New Roman"/>
        </w:rPr>
        <w:t>Bodini</w:t>
      </w:r>
      <w:proofErr w:type="spellEnd"/>
      <w:r w:rsidRPr="00BC726E">
        <w:rPr>
          <w:rFonts w:cs="Times New Roman"/>
        </w:rPr>
        <w:t xml:space="preserve">, N., </w:t>
      </w:r>
      <w:proofErr w:type="spellStart"/>
      <w:r w:rsidRPr="00BC726E">
        <w:rPr>
          <w:rFonts w:cs="Times New Roman"/>
        </w:rPr>
        <w:t>Rossol</w:t>
      </w:r>
      <w:proofErr w:type="spellEnd"/>
      <w:r w:rsidRPr="00BC726E">
        <w:rPr>
          <w:rFonts w:cs="Times New Roman"/>
        </w:rPr>
        <w:t xml:space="preserve">, M., &amp; Musial, W. (2020). </w:t>
      </w:r>
      <w:r w:rsidRPr="00BC726E">
        <w:rPr>
          <w:rFonts w:cs="Times New Roman"/>
          <w:i/>
          <w:iCs/>
        </w:rPr>
        <w:t>Offshore Wind Resource Assessment for the California Pacific Outer Continental Shelf (2020)</w:t>
      </w:r>
      <w:r w:rsidRPr="00BC726E">
        <w:rPr>
          <w:rFonts w:cs="Times New Roman"/>
        </w:rPr>
        <w:t xml:space="preserve"> (No. NREL/TP-5000-77642, 1677466, MainId:29568) (p. NREL/TP-5000-77642, 1677466, MainId:29568). https://doi.org/10.2172/1677466</w:t>
      </w:r>
    </w:p>
    <w:p w14:paraId="5B46FE51" w14:textId="77777777" w:rsidR="00BC726E" w:rsidRPr="00BC726E" w:rsidRDefault="00BC726E" w:rsidP="00BC726E">
      <w:pPr>
        <w:pStyle w:val="Bibliography"/>
        <w:rPr>
          <w:rFonts w:cs="Times New Roman"/>
        </w:rPr>
      </w:pPr>
      <w:r w:rsidRPr="00BC726E">
        <w:rPr>
          <w:rFonts w:cs="Times New Roman"/>
        </w:rPr>
        <w:t xml:space="preserve">Sheridan, L., Krishnamurthy, R., &amp; Gaudet, B. (2021). </w:t>
      </w:r>
      <w:r w:rsidRPr="00BC726E">
        <w:rPr>
          <w:rFonts w:cs="Times New Roman"/>
          <w:i/>
          <w:iCs/>
        </w:rPr>
        <w:t>Assessment of Model Hub Height Wind Speed Performance Using DOE Lidar Buoy Data</w:t>
      </w:r>
      <w:r w:rsidRPr="00BC726E">
        <w:rPr>
          <w:rFonts w:cs="Times New Roman"/>
        </w:rPr>
        <w:t xml:space="preserve"> (No. PNNL--30840, 1779495) (p. PNNL--30840, 1779495). https://doi.org/10.2172/1779495</w:t>
      </w:r>
    </w:p>
    <w:p w14:paraId="03726A89" w14:textId="2CBFE2AE" w:rsidR="001B1F4A" w:rsidRPr="001B1F4A" w:rsidRDefault="001B1F4A" w:rsidP="001B1F4A">
      <w:r>
        <w:fldChar w:fldCharType="end"/>
      </w:r>
    </w:p>
    <w:p w14:paraId="4752D0E3" w14:textId="77777777" w:rsidR="001D18EF" w:rsidRPr="001D18EF" w:rsidRDefault="001D18EF" w:rsidP="001D18EF"/>
    <w:p w14:paraId="3BEAB596" w14:textId="77777777" w:rsidR="00CF4F56" w:rsidRDefault="00CF4F56"/>
    <w:sectPr w:rsidR="00CF4F56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118654" w14:textId="77777777" w:rsidR="0035257C" w:rsidRDefault="0035257C" w:rsidP="00F6540F">
      <w:pPr>
        <w:spacing w:after="0" w:line="240" w:lineRule="auto"/>
      </w:pPr>
      <w:r>
        <w:separator/>
      </w:r>
    </w:p>
  </w:endnote>
  <w:endnote w:type="continuationSeparator" w:id="0">
    <w:p w14:paraId="288DF95E" w14:textId="77777777" w:rsidR="0035257C" w:rsidRDefault="0035257C" w:rsidP="00F654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14F591" w14:textId="77777777" w:rsidR="0035257C" w:rsidRDefault="0035257C" w:rsidP="00F6540F">
      <w:pPr>
        <w:spacing w:after="0" w:line="240" w:lineRule="auto"/>
      </w:pPr>
      <w:r>
        <w:separator/>
      </w:r>
    </w:p>
  </w:footnote>
  <w:footnote w:type="continuationSeparator" w:id="0">
    <w:p w14:paraId="3B2C0F94" w14:textId="77777777" w:rsidR="0035257C" w:rsidRDefault="0035257C" w:rsidP="00F654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C75658" w14:textId="77777777" w:rsidR="00F6540F" w:rsidRDefault="00F6540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A02FD0"/>
    <w:multiLevelType w:val="hybridMultilevel"/>
    <w:tmpl w:val="F34AE5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87D38B4"/>
    <w:multiLevelType w:val="hybridMultilevel"/>
    <w:tmpl w:val="55064B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3635"/>
    <w:rsid w:val="001B1F4A"/>
    <w:rsid w:val="001D18EF"/>
    <w:rsid w:val="00300433"/>
    <w:rsid w:val="0035257C"/>
    <w:rsid w:val="003675A0"/>
    <w:rsid w:val="007609F1"/>
    <w:rsid w:val="007B1751"/>
    <w:rsid w:val="007F1AED"/>
    <w:rsid w:val="0094541A"/>
    <w:rsid w:val="00A92DBF"/>
    <w:rsid w:val="00AA693C"/>
    <w:rsid w:val="00BC726E"/>
    <w:rsid w:val="00CB4C91"/>
    <w:rsid w:val="00CF4F56"/>
    <w:rsid w:val="00F602CA"/>
    <w:rsid w:val="00F6540F"/>
    <w:rsid w:val="00F936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1E3F34"/>
  <w15:chartTrackingRefBased/>
  <w15:docId w15:val="{1AFB84EC-7007-4BA9-A3D6-4DE348D00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2DBF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1D18E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D18E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D18E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1D18E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D18E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D18EF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1D18EF"/>
    <w:rPr>
      <w:rFonts w:eastAsiaTheme="minorEastAsia"/>
      <w:color w:val="5A5A5A" w:themeColor="text1" w:themeTint="A5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1D18E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1D18EF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B1F4A"/>
  </w:style>
  <w:style w:type="paragraph" w:styleId="Header">
    <w:name w:val="header"/>
    <w:basedOn w:val="Normal"/>
    <w:link w:val="HeaderChar"/>
    <w:uiPriority w:val="99"/>
    <w:unhideWhenUsed/>
    <w:rsid w:val="00F6540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6540F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F6540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6540F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99</TotalTime>
  <Pages>2</Pages>
  <Words>1090</Words>
  <Characters>621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 Riccobono</dc:creator>
  <cp:keywords/>
  <dc:description/>
  <cp:lastModifiedBy>Nick Riccobono</cp:lastModifiedBy>
  <cp:revision>3</cp:revision>
  <dcterms:created xsi:type="dcterms:W3CDTF">2022-02-14T18:18:00Z</dcterms:created>
  <dcterms:modified xsi:type="dcterms:W3CDTF">2022-02-15T2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fEJTb3vF"/&gt;&lt;style id="http://www.zotero.org/styles/american-geophysical-union" hasBibliography="1" bibliographyStyleHasBeenSet="1"/&gt;&lt;prefs&gt;&lt;pref name="fieldType" value="Field"/&gt;&lt;/prefs&gt;&lt;/data&gt;</vt:lpwstr>
  </property>
</Properties>
</file>